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E72401" w14:textId="77777777" w:rsidR="00E81978" w:rsidRDefault="0025655B">
      <w:pPr>
        <w:pStyle w:val="Title"/>
      </w:pPr>
      <w:r>
        <w:t>Essay # 9</w:t>
      </w:r>
    </w:p>
    <w:p w14:paraId="705D2536" w14:textId="77777777" w:rsidR="00B823AA" w:rsidRDefault="00B823AA" w:rsidP="00B823AA">
      <w:pPr>
        <w:pStyle w:val="Title2"/>
      </w:pPr>
    </w:p>
    <w:p w14:paraId="40697A35" w14:textId="77777777" w:rsidR="00E81978" w:rsidRDefault="00E81978" w:rsidP="00B823AA">
      <w:pPr>
        <w:pStyle w:val="Title2"/>
      </w:pPr>
    </w:p>
    <w:p w14:paraId="29822B2E" w14:textId="77777777" w:rsidR="003F5409" w:rsidRDefault="003F5409" w:rsidP="00B823AA">
      <w:pPr>
        <w:pStyle w:val="Title2"/>
      </w:pPr>
    </w:p>
    <w:p w14:paraId="01BF5B15" w14:textId="77777777" w:rsidR="003F5409" w:rsidRDefault="003F5409" w:rsidP="00B823AA">
      <w:pPr>
        <w:pStyle w:val="Title2"/>
      </w:pPr>
    </w:p>
    <w:p w14:paraId="2515E02A" w14:textId="77777777" w:rsidR="003F5409" w:rsidRDefault="003F5409" w:rsidP="00B823AA">
      <w:pPr>
        <w:pStyle w:val="Title2"/>
      </w:pPr>
    </w:p>
    <w:p w14:paraId="53457331" w14:textId="77777777" w:rsidR="003F5409" w:rsidRDefault="00B6534F" w:rsidP="00B823AA">
      <w:pPr>
        <w:pStyle w:val="Title2"/>
      </w:pPr>
      <w:r>
        <w:t xml:space="preserve"> </w:t>
      </w:r>
    </w:p>
    <w:p w14:paraId="2A60F7AB" w14:textId="77777777" w:rsidR="003F5409" w:rsidRDefault="003F5409" w:rsidP="00B823AA">
      <w:pPr>
        <w:pStyle w:val="Title2"/>
      </w:pPr>
    </w:p>
    <w:p w14:paraId="650A1EEE" w14:textId="77777777" w:rsidR="003F5409" w:rsidRDefault="003F5409" w:rsidP="00B823AA">
      <w:pPr>
        <w:pStyle w:val="Title2"/>
      </w:pPr>
    </w:p>
    <w:p w14:paraId="5051790F" w14:textId="77777777" w:rsidR="003F5409" w:rsidRDefault="003F5409" w:rsidP="00B823AA">
      <w:pPr>
        <w:pStyle w:val="Title2"/>
      </w:pPr>
    </w:p>
    <w:p w14:paraId="609E242A" w14:textId="77777777" w:rsidR="003F5409" w:rsidRDefault="003F5409" w:rsidP="00B823AA">
      <w:pPr>
        <w:pStyle w:val="Title2"/>
      </w:pPr>
    </w:p>
    <w:p w14:paraId="2DDE58CB" w14:textId="77777777" w:rsidR="003F5409" w:rsidRDefault="003F5409" w:rsidP="00B823AA">
      <w:pPr>
        <w:pStyle w:val="Title2"/>
      </w:pPr>
    </w:p>
    <w:p w14:paraId="46012F0D" w14:textId="77777777" w:rsidR="003F5409" w:rsidRDefault="003F5409" w:rsidP="00B823AA">
      <w:pPr>
        <w:pStyle w:val="Title2"/>
      </w:pPr>
    </w:p>
    <w:p w14:paraId="3676CE41" w14:textId="77777777" w:rsidR="003F5409" w:rsidRDefault="003F5409" w:rsidP="00B823AA">
      <w:pPr>
        <w:pStyle w:val="Title2"/>
      </w:pPr>
    </w:p>
    <w:p w14:paraId="06D366DD" w14:textId="77777777" w:rsidR="003F5409" w:rsidRDefault="003F5409" w:rsidP="00B823AA">
      <w:pPr>
        <w:pStyle w:val="Title2"/>
      </w:pPr>
    </w:p>
    <w:p w14:paraId="771DD831" w14:textId="77777777" w:rsidR="003F5409" w:rsidRDefault="003F5409" w:rsidP="00B823AA">
      <w:pPr>
        <w:pStyle w:val="Title2"/>
      </w:pPr>
    </w:p>
    <w:p w14:paraId="4EFBBA93" w14:textId="77777777" w:rsidR="003F5409" w:rsidRDefault="003F5409" w:rsidP="00B823AA">
      <w:pPr>
        <w:pStyle w:val="Title2"/>
      </w:pPr>
    </w:p>
    <w:p w14:paraId="2A316D19" w14:textId="77777777" w:rsidR="003F5409" w:rsidRDefault="003F5409" w:rsidP="00B823AA">
      <w:pPr>
        <w:pStyle w:val="Title2"/>
      </w:pPr>
    </w:p>
    <w:p w14:paraId="45332DCD" w14:textId="77777777" w:rsidR="003F5409" w:rsidRDefault="003F5409" w:rsidP="00B823AA">
      <w:pPr>
        <w:pStyle w:val="Title2"/>
      </w:pPr>
    </w:p>
    <w:p w14:paraId="5770E385" w14:textId="77777777" w:rsidR="00577E85" w:rsidRDefault="0025655B" w:rsidP="00577E85">
      <w:pPr>
        <w:pStyle w:val="Heading1"/>
        <w:rPr>
          <w:rFonts w:asciiTheme="minorHAnsi" w:eastAsiaTheme="minorEastAsia" w:hAnsiTheme="minorHAnsi" w:cstheme="minorBidi"/>
          <w:b w:val="0"/>
          <w:bCs w:val="0"/>
        </w:rPr>
      </w:pPr>
      <w:r>
        <w:lastRenderedPageBreak/>
        <w:t xml:space="preserve">Essay </w:t>
      </w:r>
      <w:r w:rsidR="00577E85">
        <w:t>#</w:t>
      </w:r>
      <w:r>
        <w:t>9</w:t>
      </w:r>
    </w:p>
    <w:p w14:paraId="20D53B30" w14:textId="77777777" w:rsidR="00577E85" w:rsidRDefault="00577E85" w:rsidP="00577E85">
      <w:pPr>
        <w:pStyle w:val="Heading1"/>
      </w:pPr>
      <w:r>
        <w:t xml:space="preserve">Question: If you were a White southern in </w:t>
      </w:r>
      <w:r w:rsidR="00585BB0">
        <w:t xml:space="preserve">the </w:t>
      </w:r>
      <w:r>
        <w:t>1850s, would you have encouraged or discouraged by U. S government policies?</w:t>
      </w:r>
    </w:p>
    <w:p w14:paraId="2F4C5A0F" w14:textId="6E911D05" w:rsidR="001C4592" w:rsidRDefault="00577E85" w:rsidP="00577E85">
      <w:pPr>
        <w:ind w:firstLine="0"/>
      </w:pPr>
      <w:r>
        <w:tab/>
      </w:r>
      <w:r w:rsidR="00C10187">
        <w:t xml:space="preserve">In the Southern states, the Americans were dependent on agricultural production for their economy. Farmers used to yield cash crops </w:t>
      </w:r>
      <w:r w:rsidR="00585BB0">
        <w:t>that</w:t>
      </w:r>
      <w:r w:rsidR="00C10187">
        <w:t xml:space="preserve"> were harvested early and were brought heavy sums of cash in return. Since during this gilded, no modern means of farming were adopted, therefore the farmers relied on human </w:t>
      </w:r>
      <w:r w:rsidR="009C2E8E">
        <w:t xml:space="preserve">input to </w:t>
      </w:r>
      <w:r w:rsidR="00EC54AC">
        <w:t xml:space="preserve">help ends meet. </w:t>
      </w:r>
      <w:r w:rsidR="00E5526D">
        <w:t xml:space="preserve">To meet the gap, modern machinery could have filled, farmers used slaved African </w:t>
      </w:r>
      <w:proofErr w:type="spellStart"/>
      <w:r w:rsidR="00E5526D">
        <w:t>labo</w:t>
      </w:r>
      <w:r w:rsidR="00AE19E8">
        <w:t>u</w:t>
      </w:r>
      <w:r w:rsidR="00E5526D">
        <w:t>r</w:t>
      </w:r>
      <w:proofErr w:type="spellEnd"/>
      <w:r w:rsidR="00E5526D">
        <w:t xml:space="preserve">. The massive use of slaved </w:t>
      </w:r>
      <w:proofErr w:type="spellStart"/>
      <w:r w:rsidR="00E5526D">
        <w:t>labo</w:t>
      </w:r>
      <w:r w:rsidR="00AE19E8">
        <w:t>u</w:t>
      </w:r>
      <w:r w:rsidR="00E5526D">
        <w:t>r</w:t>
      </w:r>
      <w:proofErr w:type="spellEnd"/>
      <w:r w:rsidR="00E5526D">
        <w:t xml:space="preserve"> helped grow more and more crops. They were made to work for eighteen hours and were paid </w:t>
      </w:r>
      <w:r w:rsidR="00585BB0">
        <w:t xml:space="preserve">the </w:t>
      </w:r>
      <w:r w:rsidR="00E5526D">
        <w:t>negligible amount for their services, as a result</w:t>
      </w:r>
      <w:r w:rsidR="00585BB0">
        <w:t>,</w:t>
      </w:r>
      <w:r w:rsidR="00E5526D">
        <w:t xml:space="preserve"> a large yield of crops w</w:t>
      </w:r>
      <w:r w:rsidR="00585BB0">
        <w:t>as</w:t>
      </w:r>
      <w:r w:rsidR="00E5526D">
        <w:t xml:space="preserve"> </w:t>
      </w:r>
      <w:r w:rsidR="001C4592">
        <w:t>produced, which as a result was dumped into the American market. With time, the agricultural production grew to a much large extent and the buyers had no options other than to purchase at minor costs. However, during these times another issue got the attention of Americans</w:t>
      </w:r>
      <w:r w:rsidR="000D4E9B">
        <w:t>, which was Henry clay’s compromise of 1850</w:t>
      </w:r>
      <w:r w:rsidR="00CC7D23">
        <w:t xml:space="preserve"> </w:t>
      </w:r>
      <w:r w:rsidR="00CC7D23">
        <w:fldChar w:fldCharType="begin"/>
      </w:r>
      <w:r w:rsidR="00CC7D23">
        <w:instrText xml:space="preserve"> ADDIN ZOTERO_ITEM CSL_CITATION {"citationID":"UJf4XrCB","properties":{"formattedCitation":"(\\uc0\\u8220{}1861: \\uc0\\u8216{}The Cause\\uc0\\u8217{} | Season 1 Episode 1 | The Civil War | PBS,\\uc0\\u8221{} n.d.)","plainCitation":"(“1861: ‘The Cause’ | Season 1 Episode 1 | The Civil War | PBS,” n.d.)","noteIndex":0},"citationItems":[{"id":583,"uris":["http://zotero.org/users/local/s8f0QVnP/items/P3VUM87U"],"uri":["http://zotero.org/users/local/s8f0QVnP/items/P3VUM87U"],"itemData":{"id":583,"type":"webpage","title":"1861: \"The Cause\" | Season 1 Episode 1 | The Civil War | PBS","URL":"https://www.pbs.org/video/the-civil-war-the-cause/","accessed":{"date-parts":[["2019",10,8]]}}}],"schema":"https://github.com/citation-style-language/schema/raw/master/csl-citation.json"} </w:instrText>
      </w:r>
      <w:r w:rsidR="00CC7D23">
        <w:fldChar w:fldCharType="separate"/>
      </w:r>
      <w:r w:rsidR="00CC7D23" w:rsidRPr="00CC7D23">
        <w:rPr>
          <w:rFonts w:ascii="Times New Roman" w:hAnsi="Times New Roman" w:cs="Times New Roman"/>
        </w:rPr>
        <w:t>(“1861: ‘The Cause’ | Season 1 Episode 1 | The Civil War | PBS,” n.d.)</w:t>
      </w:r>
      <w:r w:rsidR="00CC7D23">
        <w:fldChar w:fldCharType="end"/>
      </w:r>
      <w:r w:rsidR="000D4E9B">
        <w:t xml:space="preserve">. </w:t>
      </w:r>
    </w:p>
    <w:p w14:paraId="17B2CD8A" w14:textId="54AB6033" w:rsidR="00C778B9" w:rsidRDefault="00C778B9" w:rsidP="00577E85">
      <w:pPr>
        <w:ind w:firstLine="0"/>
      </w:pPr>
      <w:r>
        <w:tab/>
        <w:t xml:space="preserve">During the later decades of the eighteenth century, slavery started expanding. The prime reason </w:t>
      </w:r>
      <w:r w:rsidR="00AE19E8">
        <w:t>for</w:t>
      </w:r>
      <w:r>
        <w:t xml:space="preserve"> slave expansion was the invention of </w:t>
      </w:r>
      <w:r w:rsidR="00AE19E8">
        <w:t xml:space="preserve">the </w:t>
      </w:r>
      <w:r>
        <w:t>cotton gin. The c</w:t>
      </w:r>
      <w:r w:rsidR="008917B1">
        <w:t>otton gi</w:t>
      </w:r>
      <w:r>
        <w:t xml:space="preserve">n helped to expand </w:t>
      </w:r>
      <w:r w:rsidR="00AE19E8">
        <w:t xml:space="preserve">the </w:t>
      </w:r>
      <w:r>
        <w:t xml:space="preserve">business more rapidly and </w:t>
      </w:r>
      <w:r w:rsidR="008917B1">
        <w:t>the</w:t>
      </w:r>
      <w:r>
        <w:t xml:space="preserve"> </w:t>
      </w:r>
      <w:r w:rsidR="008917B1">
        <w:t>Southern</w:t>
      </w:r>
      <w:r>
        <w:t xml:space="preserve"> started </w:t>
      </w:r>
      <w:r w:rsidR="008917B1">
        <w:t>employing</w:t>
      </w:r>
      <w:r>
        <w:t xml:space="preserve"> more saves to run the cotton gins. Around </w:t>
      </w:r>
      <w:r w:rsidR="00BD1EF9">
        <w:t>fi</w:t>
      </w:r>
      <w:r>
        <w:t xml:space="preserve">ve to seven thousands </w:t>
      </w:r>
      <w:r w:rsidR="008917B1">
        <w:t>lbs.</w:t>
      </w:r>
      <w:r>
        <w:t xml:space="preserve"> of cotton were being produced during these times.</w:t>
      </w:r>
      <w:r w:rsidR="00BD1EF9">
        <w:t xml:space="preserve"> The </w:t>
      </w:r>
      <w:r w:rsidR="008917B1">
        <w:t>Southern</w:t>
      </w:r>
      <w:r w:rsidR="00BD1EF9">
        <w:t xml:space="preserve"> started expanding the slave </w:t>
      </w:r>
      <w:r w:rsidR="00910941">
        <w:t xml:space="preserve">import and focused on getting more and more </w:t>
      </w:r>
      <w:r w:rsidR="004E1AC9">
        <w:t>production. However</w:t>
      </w:r>
      <w:r w:rsidR="00AE19E8">
        <w:t>,</w:t>
      </w:r>
      <w:r w:rsidR="004E1AC9">
        <w:t xml:space="preserve"> with the start of </w:t>
      </w:r>
      <w:r w:rsidR="00AE19E8">
        <w:t xml:space="preserve">the </w:t>
      </w:r>
      <w:r w:rsidR="004E1AC9">
        <w:t xml:space="preserve">new century in </w:t>
      </w:r>
      <w:r w:rsidR="00AE19E8">
        <w:t xml:space="preserve">the </w:t>
      </w:r>
      <w:r w:rsidR="004E1AC9">
        <w:t xml:space="preserve">1830s, the abolitionist movement started. There was a concern among Americans whether the new states in the federation </w:t>
      </w:r>
      <w:r w:rsidR="008917B1">
        <w:t>will</w:t>
      </w:r>
      <w:r w:rsidR="004E1AC9">
        <w:t xml:space="preserve"> be free or slave state. John Brown who added religious zealotry to this debate remained failed in his attempt of </w:t>
      </w:r>
      <w:r w:rsidR="004E1AC9">
        <w:lastRenderedPageBreak/>
        <w:t xml:space="preserve">1859. </w:t>
      </w:r>
      <w:r w:rsidR="008A7C5A">
        <w:t>The southern states</w:t>
      </w:r>
      <w:r w:rsidR="00AE19E8">
        <w:t>, however,</w:t>
      </w:r>
      <w:r w:rsidR="008A7C5A">
        <w:t xml:space="preserve"> were genuinely concerned that</w:t>
      </w:r>
      <w:r w:rsidR="005C3536">
        <w:t xml:space="preserve"> the </w:t>
      </w:r>
      <w:r w:rsidR="00013F83">
        <w:t xml:space="preserve">abrupt </w:t>
      </w:r>
      <w:r w:rsidR="005C3536">
        <w:t xml:space="preserve">abolishment of slavery will cause </w:t>
      </w:r>
      <w:r w:rsidR="00AE19E8">
        <w:t xml:space="preserve">the </w:t>
      </w:r>
      <w:r w:rsidR="00013F83">
        <w:t xml:space="preserve">unforeseen downfall of the crop production. Since cotton production was based on the employment of </w:t>
      </w:r>
      <w:r w:rsidR="00E97C23">
        <w:t xml:space="preserve">slave population, therefore the </w:t>
      </w:r>
      <w:r w:rsidR="008917B1">
        <w:t>Southern</w:t>
      </w:r>
      <w:r w:rsidR="00E97C23">
        <w:t xml:space="preserve"> feared that the end of slavery might turn the business </w:t>
      </w:r>
      <w:r w:rsidR="008917B1">
        <w:t>opportunities</w:t>
      </w:r>
      <w:r w:rsidR="00E97C23">
        <w:t xml:space="preserve"> down. </w:t>
      </w:r>
    </w:p>
    <w:p w14:paraId="58BDAFDC" w14:textId="4F2F4360" w:rsidR="00E97C23" w:rsidRDefault="00181330" w:rsidP="008917B1">
      <w:r>
        <w:t>A</w:t>
      </w:r>
      <w:r w:rsidR="00DF5FC3">
        <w:t>no</w:t>
      </w:r>
      <w:r>
        <w:t xml:space="preserve">ther reason for the </w:t>
      </w:r>
      <w:r w:rsidR="008917B1">
        <w:t>Southern</w:t>
      </w:r>
      <w:r>
        <w:t xml:space="preserve"> emanated </w:t>
      </w:r>
      <w:r w:rsidR="008917B1">
        <w:t>from</w:t>
      </w:r>
      <w:r>
        <w:t xml:space="preserve"> the fact that out of nine million people in Southern states, four million were comprised of </w:t>
      </w:r>
      <w:r w:rsidR="00AE19E8">
        <w:t xml:space="preserve">the </w:t>
      </w:r>
      <w:r>
        <w:t xml:space="preserve">slave population. </w:t>
      </w:r>
      <w:r w:rsidR="008917B1">
        <w:t>Later</w:t>
      </w:r>
      <w:r>
        <w:t xml:space="preserve"> on, the election of 1860</w:t>
      </w:r>
      <w:r w:rsidR="00B26C7D">
        <w:t xml:space="preserve"> turned as a referendum for slavery. </w:t>
      </w:r>
      <w:r>
        <w:t xml:space="preserve"> </w:t>
      </w:r>
      <w:r w:rsidR="00B26C7D">
        <w:t xml:space="preserve">The </w:t>
      </w:r>
      <w:r w:rsidR="008917B1">
        <w:t>southern</w:t>
      </w:r>
      <w:r w:rsidR="00B26C7D">
        <w:t xml:space="preserve"> reacted to this</w:t>
      </w:r>
      <w:r w:rsidR="00D4605E">
        <w:t xml:space="preserve"> an</w:t>
      </w:r>
      <w:r w:rsidR="00DF5FC3">
        <w:t xml:space="preserve">d turned down the candidature of </w:t>
      </w:r>
      <w:r w:rsidR="008917B1">
        <w:t>Lincoln</w:t>
      </w:r>
      <w:r w:rsidR="00DF5FC3">
        <w:t>, and before his inauguration</w:t>
      </w:r>
      <w:r w:rsidR="00AE19E8">
        <w:t>,</w:t>
      </w:r>
      <w:r w:rsidR="00DF5FC3">
        <w:t xml:space="preserve"> </w:t>
      </w:r>
      <w:r w:rsidR="008917B1">
        <w:t>at least</w:t>
      </w:r>
      <w:r w:rsidR="00DF5FC3">
        <w:t xml:space="preserve"> seven southern states get </w:t>
      </w:r>
      <w:r w:rsidR="008917B1">
        <w:t>separated</w:t>
      </w:r>
      <w:r w:rsidR="00DF5FC3">
        <w:t xml:space="preserve"> from the union. The war clouds which were hanging over already </w:t>
      </w:r>
      <w:r w:rsidR="008917B1">
        <w:t>busted</w:t>
      </w:r>
      <w:r w:rsidR="00DF5FC3">
        <w:t xml:space="preserve"> with the attack on </w:t>
      </w:r>
      <w:r w:rsidR="00AE19E8">
        <w:t>F</w:t>
      </w:r>
      <w:r w:rsidR="00DF5FC3">
        <w:t xml:space="preserve">ort Sumter. Both sides started massive </w:t>
      </w:r>
      <w:r w:rsidR="008917B1">
        <w:t>recruitments</w:t>
      </w:r>
      <w:r w:rsidR="00DF5FC3">
        <w:t xml:space="preserve"> to turn down the plans of </w:t>
      </w:r>
      <w:r w:rsidR="00AE19E8">
        <w:t xml:space="preserve">the </w:t>
      </w:r>
      <w:r w:rsidR="00DF5FC3">
        <w:t>other side.</w:t>
      </w:r>
      <w:r w:rsidR="008917B1">
        <w:t xml:space="preserve"> The Southern started the war with a military edge over the Northern. This was how the rift between the Southern and Northern went to the highest in all times. The first episode ‘The Cause’ is based on such facts which shed light on the reason of war eruption between the Northern and Southern. The later developments however proved conciliatory for both the Southern and the Northern.  </w:t>
      </w:r>
      <w:r w:rsidR="00E97C23">
        <w:tab/>
      </w:r>
    </w:p>
    <w:p w14:paraId="1F27BF14" w14:textId="77777777" w:rsidR="00723A8B" w:rsidRDefault="000D4E9B" w:rsidP="00577E85">
      <w:pPr>
        <w:ind w:firstLine="0"/>
      </w:pPr>
      <w:r>
        <w:tab/>
        <w:t xml:space="preserve">The compromise of 1850, offered concessions </w:t>
      </w:r>
      <w:r w:rsidR="0017783D">
        <w:t>to</w:t>
      </w:r>
      <w:r>
        <w:t xml:space="preserve"> both the </w:t>
      </w:r>
      <w:r w:rsidR="0017783D">
        <w:t>northern</w:t>
      </w:r>
      <w:r>
        <w:t xml:space="preserve"> and the Southern states, </w:t>
      </w:r>
      <w:r w:rsidR="00D4402E">
        <w:t>by offering a general ban over the slave trade. It also offered stricter fugitive slave law. The proposed ban on the slave trade created</w:t>
      </w:r>
      <w:bookmarkStart w:id="0" w:name="_GoBack"/>
      <w:bookmarkEnd w:id="0"/>
      <w:r w:rsidR="00D4402E">
        <w:t xml:space="preserve"> a row between the Southern and the Northern residents of the states. Some historians believe that the compromise of 1850 and the election of 1860 had a conceptual linkage, however</w:t>
      </w:r>
      <w:r w:rsidR="00585BB0">
        <w:t>,</w:t>
      </w:r>
      <w:r w:rsidR="00D4402E">
        <w:t xml:space="preserve"> it was not right. The Northern and the Southern states disagreed on slavery and on issues about the entry of new states into the confederation. The compromise of 1850, lastly provided a temporary solution to the row b</w:t>
      </w:r>
      <w:r w:rsidR="00386E7C">
        <w:t>etween the Northern and the Southern</w:t>
      </w:r>
      <w:r w:rsidR="00CC7D23">
        <w:t xml:space="preserve"> </w:t>
      </w:r>
      <w:r w:rsidR="00CC7D23">
        <w:fldChar w:fldCharType="begin"/>
      </w:r>
      <w:r w:rsidR="00CC7D23">
        <w:instrText xml:space="preserve"> ADDIN ZOTERO_ITEM CSL_CITATION {"citationID":"L6ATdLVH","properties":{"formattedCitation":"(Hine, Hine, &amp; Harrold, 2004)","plainCitation":"(Hine, Hine, &amp; Harrold, 2004)","noteIndex":0},"citationItems":[{"id":585,"uris":["http://zotero.org/users/local/s8f0QVnP/items/8NZHNJS3"],"uri":["http://zotero.org/users/local/s8f0QVnP/items/8NZHNJS3"],"itemData":{"id":585,"type":"book","title":"African Americans: A concise history","publisher":"Prentice hall Upper Saddle River, NJ","ISBN":"0-13-111441-7","author":[{"family":"Hine","given":"Darlene Clark"},{"family":"Hine","given":"William C."},{"family":"Harrold","given":"Stanley"}],"issued":{"date-parts":[["2004"]]}}}],"schema":"https://github.com/citation-style-language/schema/raw/master/csl-citation.json"} </w:instrText>
      </w:r>
      <w:r w:rsidR="00CC7D23">
        <w:fldChar w:fldCharType="separate"/>
      </w:r>
      <w:r w:rsidR="00CC7D23" w:rsidRPr="00CC7D23">
        <w:rPr>
          <w:rFonts w:ascii="Times New Roman" w:hAnsi="Times New Roman" w:cs="Times New Roman"/>
        </w:rPr>
        <w:t>(Hine, Hine, &amp; Harrold, 2004)</w:t>
      </w:r>
      <w:r w:rsidR="00CC7D23">
        <w:fldChar w:fldCharType="end"/>
      </w:r>
      <w:r w:rsidR="00386E7C">
        <w:t xml:space="preserve">. </w:t>
      </w:r>
      <w:r w:rsidR="00373F92">
        <w:t xml:space="preserve">Though the conflict between the states went over until the eruption of </w:t>
      </w:r>
      <w:r w:rsidR="00585BB0">
        <w:t xml:space="preserve">the </w:t>
      </w:r>
      <w:r w:rsidR="0085198D">
        <w:t xml:space="preserve">civil war </w:t>
      </w:r>
      <w:r w:rsidR="00723A8B">
        <w:t>the small conflicts remain prevalent throughout this time.</w:t>
      </w:r>
    </w:p>
    <w:p w14:paraId="52DA1CA2" w14:textId="763D0509" w:rsidR="00D4402E" w:rsidRDefault="00723A8B" w:rsidP="00723A8B">
      <w:r>
        <w:lastRenderedPageBreak/>
        <w:t xml:space="preserve">Talking about the times of 1850, one must need to keep certain things in mind. For example, the world of that time was not sober, graceful and </w:t>
      </w:r>
      <w:r w:rsidR="00B93DDB">
        <w:t>moderate. Neither the values were seen as we see them today. The only advantage people cared for w</w:t>
      </w:r>
      <w:r w:rsidR="00585BB0">
        <w:t>as</w:t>
      </w:r>
      <w:r w:rsidR="00B93DDB">
        <w:t xml:space="preserve"> the economics o</w:t>
      </w:r>
      <w:r w:rsidR="00585BB0">
        <w:t>f</w:t>
      </w:r>
      <w:r w:rsidR="00B93DDB">
        <w:t xml:space="preserve"> a certain degree of political influence. If I was a Southern citizen of that time, I had to care for the economics which was associated </w:t>
      </w:r>
      <w:r w:rsidR="00585BB0">
        <w:t>with</w:t>
      </w:r>
      <w:r w:rsidR="00B93DDB">
        <w:t xml:space="preserve"> agriculture. If I had to ensure maximum output from my land, I had to be as cruel as </w:t>
      </w:r>
      <w:r w:rsidR="00C258DE">
        <w:t>it’s</w:t>
      </w:r>
      <w:r w:rsidR="00B93DDB">
        <w:t xml:space="preserve"> possible. Since I am not a superhuman, neither I have a contrary nature, therefore, I had wished for what </w:t>
      </w:r>
      <w:r w:rsidR="00616658">
        <w:t xml:space="preserve">a </w:t>
      </w:r>
      <w:r w:rsidR="00C258DE">
        <w:t>Southern</w:t>
      </w:r>
      <w:r w:rsidR="00B93DDB">
        <w:t xml:space="preserve"> </w:t>
      </w:r>
      <w:r w:rsidR="00616658">
        <w:t xml:space="preserve">from that time could have. </w:t>
      </w:r>
      <w:r w:rsidR="003C18C8">
        <w:t xml:space="preserve">However, my political ideas could have been different. </w:t>
      </w:r>
      <w:r w:rsidR="00E13C7B">
        <w:t>I would have taken a systematic approach toward reaching</w:t>
      </w:r>
      <w:r w:rsidR="007F5A95">
        <w:t xml:space="preserve"> a </w:t>
      </w:r>
      <w:r w:rsidR="00E13C7B">
        <w:t xml:space="preserve">compromise. </w:t>
      </w:r>
      <w:r w:rsidR="00190AC4">
        <w:t xml:space="preserve">  </w:t>
      </w:r>
    </w:p>
    <w:p w14:paraId="14895FCD" w14:textId="655CCCFE" w:rsidR="001F2E59" w:rsidRDefault="00E13C7B" w:rsidP="00577E85">
      <w:pPr>
        <w:ind w:firstLine="0"/>
      </w:pPr>
      <w:r>
        <w:tab/>
      </w:r>
      <w:r w:rsidR="00D1460A">
        <w:t xml:space="preserve">Being a White Southern of </w:t>
      </w:r>
      <w:r w:rsidR="00585BB0">
        <w:t xml:space="preserve">the </w:t>
      </w:r>
      <w:r w:rsidR="00D1460A">
        <w:t>1850s, I also had to ensure that my land is producing more crops compared to those of my competitors.</w:t>
      </w:r>
      <w:r w:rsidR="00A91846">
        <w:t xml:space="preserve"> I had to see how the politics of that time is influencing me, or what it has to offer to me. Since, being a dweller of that time, I had to think </w:t>
      </w:r>
      <w:r w:rsidR="00616658">
        <w:t xml:space="preserve">alike </w:t>
      </w:r>
      <w:r w:rsidR="00A91846">
        <w:t xml:space="preserve">the </w:t>
      </w:r>
      <w:r w:rsidR="00616658">
        <w:t xml:space="preserve">manner </w:t>
      </w:r>
      <w:r w:rsidR="00A91846">
        <w:t xml:space="preserve">people from that time used to </w:t>
      </w:r>
      <w:r w:rsidR="00585BB0">
        <w:t xml:space="preserve">the </w:t>
      </w:r>
      <w:r w:rsidR="00616658">
        <w:t>think</w:t>
      </w:r>
      <w:r w:rsidR="00A91846">
        <w:t>, therefore I can never be different. I will oppose the laws which I felt threatens my well- being</w:t>
      </w:r>
      <w:r w:rsidR="007F5A95">
        <w:t>,</w:t>
      </w:r>
      <w:r w:rsidR="00A91846">
        <w:t xml:space="preserve"> and also I had to </w:t>
      </w:r>
      <w:r w:rsidR="00605A3F">
        <w:t xml:space="preserve">accept the changes which can ensure my economic boost. The compromise of 1850, I believed had threatened the lifestyle and economic dealings of the people from that time, therefore I would have also opposed such political narratives. I would have been of this nature because I </w:t>
      </w:r>
      <w:r w:rsidR="00122BB8">
        <w:t xml:space="preserve">had to struggle to keep myself </w:t>
      </w:r>
      <w:r w:rsidR="00642EAA">
        <w:t xml:space="preserve">a part of </w:t>
      </w:r>
      <w:r w:rsidR="00211BEB">
        <w:t xml:space="preserve">that civilization. </w:t>
      </w:r>
    </w:p>
    <w:p w14:paraId="752CF2FE" w14:textId="77777777" w:rsidR="001F2E59" w:rsidRDefault="001F2E59">
      <w:r>
        <w:br w:type="page"/>
      </w:r>
    </w:p>
    <w:p w14:paraId="5872EAF7" w14:textId="77777777" w:rsidR="001F2E59" w:rsidRDefault="001F2E59" w:rsidP="001F2E59">
      <w:pPr>
        <w:pStyle w:val="Heading1"/>
      </w:pPr>
      <w:r>
        <w:lastRenderedPageBreak/>
        <w:t>References:</w:t>
      </w:r>
    </w:p>
    <w:p w14:paraId="4BACE6C3" w14:textId="77777777" w:rsidR="001F2E59" w:rsidRPr="001F2E59" w:rsidRDefault="001F2E59" w:rsidP="001F2E5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F2E59">
        <w:rPr>
          <w:rFonts w:ascii="Times New Roman" w:hAnsi="Times New Roman" w:cs="Times New Roman"/>
        </w:rPr>
        <w:t>1861: “The Cause” | Season 1 Episode 1 | The Civil War | PBS. (n.d.). Retrieved October 8, 2019, from https://www.pbs.org/video/the-civil-war-the-cause/</w:t>
      </w:r>
    </w:p>
    <w:p w14:paraId="431DA94C" w14:textId="77777777" w:rsidR="001F2E59" w:rsidRPr="001F2E59" w:rsidRDefault="001F2E59" w:rsidP="001F2E59">
      <w:pPr>
        <w:pStyle w:val="Bibliography"/>
        <w:rPr>
          <w:rFonts w:ascii="Times New Roman" w:hAnsi="Times New Roman" w:cs="Times New Roman"/>
        </w:rPr>
      </w:pPr>
      <w:r w:rsidRPr="001F2E59">
        <w:rPr>
          <w:rFonts w:ascii="Times New Roman" w:hAnsi="Times New Roman" w:cs="Times New Roman"/>
        </w:rPr>
        <w:t xml:space="preserve">Hine, D. C., Hine, W. C., &amp; Harrold, S. (2004). </w:t>
      </w:r>
      <w:r w:rsidRPr="001F2E59">
        <w:rPr>
          <w:rFonts w:ascii="Times New Roman" w:hAnsi="Times New Roman" w:cs="Times New Roman"/>
          <w:i/>
          <w:iCs/>
        </w:rPr>
        <w:t>African Americans: A concise history</w:t>
      </w:r>
      <w:r w:rsidRPr="001F2E59">
        <w:rPr>
          <w:rFonts w:ascii="Times New Roman" w:hAnsi="Times New Roman" w:cs="Times New Roman"/>
        </w:rPr>
        <w:t>. Prentice hall Upper Saddle River, NJ.</w:t>
      </w:r>
    </w:p>
    <w:p w14:paraId="63F49602" w14:textId="77777777" w:rsidR="001F2E59" w:rsidRPr="001F2E59" w:rsidRDefault="001F2E59" w:rsidP="001F2E59">
      <w:r>
        <w:fldChar w:fldCharType="end"/>
      </w:r>
    </w:p>
    <w:p w14:paraId="392BBCEB" w14:textId="77777777" w:rsidR="001F2E59" w:rsidRDefault="001F2E59">
      <w:r>
        <w:br w:type="page"/>
      </w:r>
    </w:p>
    <w:p w14:paraId="5DFB5651" w14:textId="77777777" w:rsidR="00D4402E" w:rsidRDefault="00D4402E" w:rsidP="00577E85">
      <w:pPr>
        <w:ind w:firstLine="0"/>
      </w:pPr>
    </w:p>
    <w:p w14:paraId="0E2B3E31" w14:textId="77777777" w:rsidR="00D4402E" w:rsidRDefault="00D4402E" w:rsidP="00577E85">
      <w:pPr>
        <w:ind w:firstLine="0"/>
      </w:pPr>
    </w:p>
    <w:p w14:paraId="2BFD8C55" w14:textId="77777777" w:rsidR="00577E85" w:rsidRPr="00577E85" w:rsidRDefault="001C4592" w:rsidP="00577E85">
      <w:pPr>
        <w:ind w:firstLine="0"/>
      </w:pPr>
      <w:r>
        <w:t xml:space="preserve">. </w:t>
      </w:r>
    </w:p>
    <w:p w14:paraId="38FD6B00" w14:textId="77777777" w:rsidR="00577E85" w:rsidRPr="00577E85" w:rsidRDefault="00577E85" w:rsidP="00577E85"/>
    <w:p w14:paraId="6CFEBBD5" w14:textId="77777777" w:rsidR="00F36130" w:rsidRPr="00F36130" w:rsidRDefault="00F36130" w:rsidP="00F36130">
      <w:r w:rsidRPr="00F36130">
        <w:t xml:space="preserve"> </w:t>
      </w:r>
    </w:p>
    <w:sectPr w:rsidR="00F36130" w:rsidRPr="00F3613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837E16" w16cid:durableId="2146AAF6"/>
  <w16cid:commentId w16cid:paraId="7686C23E" w16cid:durableId="2146AB2F"/>
  <w16cid:commentId w16cid:paraId="427676FF" w16cid:durableId="2146AB62"/>
  <w16cid:commentId w16cid:paraId="7E79F2F8" w16cid:durableId="2146ABAE"/>
  <w16cid:commentId w16cid:paraId="10796039" w16cid:durableId="2146ABFE"/>
  <w16cid:commentId w16cid:paraId="30497123" w16cid:durableId="2146AC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2E5590" w14:textId="77777777" w:rsidR="00CD09A1" w:rsidRDefault="00CD09A1">
      <w:pPr>
        <w:spacing w:line="240" w:lineRule="auto"/>
      </w:pPr>
      <w:r>
        <w:separator/>
      </w:r>
    </w:p>
    <w:p w14:paraId="22952DD0" w14:textId="77777777" w:rsidR="00CD09A1" w:rsidRDefault="00CD09A1"/>
  </w:endnote>
  <w:endnote w:type="continuationSeparator" w:id="0">
    <w:p w14:paraId="59326C26" w14:textId="77777777" w:rsidR="00CD09A1" w:rsidRDefault="00CD09A1">
      <w:pPr>
        <w:spacing w:line="240" w:lineRule="auto"/>
      </w:pPr>
      <w:r>
        <w:continuationSeparator/>
      </w:r>
    </w:p>
    <w:p w14:paraId="7E6BD521" w14:textId="77777777" w:rsidR="00CD09A1" w:rsidRDefault="00CD09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41BE69" w14:textId="77777777" w:rsidR="00CD09A1" w:rsidRDefault="00CD09A1">
      <w:pPr>
        <w:spacing w:line="240" w:lineRule="auto"/>
      </w:pPr>
      <w:r>
        <w:separator/>
      </w:r>
    </w:p>
    <w:p w14:paraId="383273F9" w14:textId="77777777" w:rsidR="00CD09A1" w:rsidRDefault="00CD09A1"/>
  </w:footnote>
  <w:footnote w:type="continuationSeparator" w:id="0">
    <w:p w14:paraId="18DD301F" w14:textId="77777777" w:rsidR="00CD09A1" w:rsidRDefault="00CD09A1">
      <w:pPr>
        <w:spacing w:line="240" w:lineRule="auto"/>
      </w:pPr>
      <w:r>
        <w:continuationSeparator/>
      </w:r>
    </w:p>
    <w:p w14:paraId="788BDB3E" w14:textId="77777777" w:rsidR="00CD09A1" w:rsidRDefault="00CD09A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51A34F" w14:textId="77777777" w:rsidR="00E81978" w:rsidRDefault="00F80872">
    <w:pPr>
      <w:pStyle w:val="Header"/>
    </w:pPr>
    <w:r w:rsidRPr="00F80872">
      <w:rPr>
        <w:rStyle w:val="Strong"/>
      </w:rPr>
      <w:t xml:space="preserve"> </w:t>
    </w:r>
    <w:r w:rsidR="00B6534F">
      <w:rPr>
        <w:rStyle w:val="Strong"/>
      </w:rPr>
      <w:t xml:space="preserve">african ameican </w:t>
    </w:r>
    <w:r w:rsidR="0025655B">
      <w:rPr>
        <w:rStyle w:val="Strong"/>
      </w:rPr>
      <w:t xml:space="preserve">STUD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6BE6">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E8A7F6" w14:textId="77777777" w:rsidR="00E81978" w:rsidRDefault="00B6534F">
    <w:pPr>
      <w:pStyle w:val="Header"/>
      <w:rPr>
        <w:rStyle w:val="Strong"/>
      </w:rPr>
    </w:pPr>
    <w:r>
      <w:t xml:space="preserve">African American Stud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6BE6" w:rsidRPr="000A6BE6">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EB19448"/>
    <w:multiLevelType w:val="hybridMultilevel"/>
    <w:tmpl w:val="57963EA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CD5D3634"/>
    <w:multiLevelType w:val="hybridMultilevel"/>
    <w:tmpl w:val="764DDE3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nsid w:val="32262035"/>
    <w:multiLevelType w:val="hybridMultilevel"/>
    <w:tmpl w:val="AFF3804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EF30155"/>
    <w:multiLevelType w:val="hybridMultilevel"/>
    <w:tmpl w:val="63E7E8B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61B9B227"/>
    <w:multiLevelType w:val="hybridMultilevel"/>
    <w:tmpl w:val="4C2423B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F968566"/>
    <w:multiLevelType w:val="hybridMultilevel"/>
    <w:tmpl w:val="40A43AF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9"/>
  </w:num>
  <w:num w:numId="13">
    <w:abstractNumId w:val="15"/>
  </w:num>
  <w:num w:numId="14">
    <w:abstractNumId w:val="14"/>
  </w:num>
  <w:num w:numId="15">
    <w:abstractNumId w:val="18"/>
  </w:num>
  <w:num w:numId="16">
    <w:abstractNumId w:val="13"/>
  </w:num>
  <w:num w:numId="17">
    <w:abstractNumId w:val="0"/>
  </w:num>
  <w:num w:numId="18">
    <w:abstractNumId w:val="1"/>
  </w:num>
  <w:num w:numId="19">
    <w:abstractNumId w:val="17"/>
  </w:num>
  <w:num w:numId="20">
    <w:abstractNumId w:val="20"/>
  </w:num>
  <w:num w:numId="21">
    <w:abstractNumId w:val="16"/>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rQUAzRaQWSwAAAA="/>
  </w:docVars>
  <w:rsids>
    <w:rsidRoot w:val="005C39B5"/>
    <w:rsid w:val="00002B29"/>
    <w:rsid w:val="00013F83"/>
    <w:rsid w:val="000201E5"/>
    <w:rsid w:val="00063733"/>
    <w:rsid w:val="000A3398"/>
    <w:rsid w:val="000A40AE"/>
    <w:rsid w:val="000A6BE6"/>
    <w:rsid w:val="000C1F77"/>
    <w:rsid w:val="000D1FD0"/>
    <w:rsid w:val="000D2DA6"/>
    <w:rsid w:val="000D3F41"/>
    <w:rsid w:val="000D4E9B"/>
    <w:rsid w:val="000E04F4"/>
    <w:rsid w:val="001043B6"/>
    <w:rsid w:val="00120D8C"/>
    <w:rsid w:val="00122BB8"/>
    <w:rsid w:val="00156E81"/>
    <w:rsid w:val="0017783D"/>
    <w:rsid w:val="00181330"/>
    <w:rsid w:val="00190AC4"/>
    <w:rsid w:val="001C4592"/>
    <w:rsid w:val="001D3AEE"/>
    <w:rsid w:val="001F2E59"/>
    <w:rsid w:val="00211BEB"/>
    <w:rsid w:val="00235295"/>
    <w:rsid w:val="002513E9"/>
    <w:rsid w:val="0025655B"/>
    <w:rsid w:val="00265074"/>
    <w:rsid w:val="00295816"/>
    <w:rsid w:val="00296FED"/>
    <w:rsid w:val="002A1132"/>
    <w:rsid w:val="002C1317"/>
    <w:rsid w:val="00355DCA"/>
    <w:rsid w:val="00373F92"/>
    <w:rsid w:val="00386E26"/>
    <w:rsid w:val="00386E7C"/>
    <w:rsid w:val="003A2692"/>
    <w:rsid w:val="003A2FD8"/>
    <w:rsid w:val="003C18C8"/>
    <w:rsid w:val="003D66CB"/>
    <w:rsid w:val="003F5409"/>
    <w:rsid w:val="00433274"/>
    <w:rsid w:val="00445E12"/>
    <w:rsid w:val="00461BA3"/>
    <w:rsid w:val="0046629C"/>
    <w:rsid w:val="004724D7"/>
    <w:rsid w:val="00492655"/>
    <w:rsid w:val="004A617C"/>
    <w:rsid w:val="004E1AC9"/>
    <w:rsid w:val="0053467A"/>
    <w:rsid w:val="0054276E"/>
    <w:rsid w:val="00551A02"/>
    <w:rsid w:val="005534FA"/>
    <w:rsid w:val="005565B4"/>
    <w:rsid w:val="00577E85"/>
    <w:rsid w:val="00585BB0"/>
    <w:rsid w:val="005B3A43"/>
    <w:rsid w:val="005C3536"/>
    <w:rsid w:val="005C39B5"/>
    <w:rsid w:val="005D3A03"/>
    <w:rsid w:val="005E111A"/>
    <w:rsid w:val="005E6AF9"/>
    <w:rsid w:val="005F6BDF"/>
    <w:rsid w:val="00605A3F"/>
    <w:rsid w:val="00616658"/>
    <w:rsid w:val="00623034"/>
    <w:rsid w:val="00642EAA"/>
    <w:rsid w:val="006A4D34"/>
    <w:rsid w:val="006B11A6"/>
    <w:rsid w:val="006D33BA"/>
    <w:rsid w:val="007165FA"/>
    <w:rsid w:val="00723A8B"/>
    <w:rsid w:val="00766D4A"/>
    <w:rsid w:val="00797F6D"/>
    <w:rsid w:val="007F5A95"/>
    <w:rsid w:val="007F7C8B"/>
    <w:rsid w:val="008002C0"/>
    <w:rsid w:val="00810BF4"/>
    <w:rsid w:val="0085198D"/>
    <w:rsid w:val="008917B1"/>
    <w:rsid w:val="008A7C5A"/>
    <w:rsid w:val="008B0E56"/>
    <w:rsid w:val="008C5323"/>
    <w:rsid w:val="008D41FA"/>
    <w:rsid w:val="008D477A"/>
    <w:rsid w:val="008D5F9A"/>
    <w:rsid w:val="008E036B"/>
    <w:rsid w:val="008E0F8D"/>
    <w:rsid w:val="008E3AC1"/>
    <w:rsid w:val="00906227"/>
    <w:rsid w:val="00910941"/>
    <w:rsid w:val="009223E3"/>
    <w:rsid w:val="00945A71"/>
    <w:rsid w:val="009A6A3B"/>
    <w:rsid w:val="009C2E8E"/>
    <w:rsid w:val="009C2EAC"/>
    <w:rsid w:val="00A57C5A"/>
    <w:rsid w:val="00A91846"/>
    <w:rsid w:val="00A92A6B"/>
    <w:rsid w:val="00AB53DA"/>
    <w:rsid w:val="00AC362E"/>
    <w:rsid w:val="00AE19E8"/>
    <w:rsid w:val="00B26C7D"/>
    <w:rsid w:val="00B4615C"/>
    <w:rsid w:val="00B566CC"/>
    <w:rsid w:val="00B6534F"/>
    <w:rsid w:val="00B823AA"/>
    <w:rsid w:val="00B93DDB"/>
    <w:rsid w:val="00BA45DB"/>
    <w:rsid w:val="00BD1EF9"/>
    <w:rsid w:val="00BE3A90"/>
    <w:rsid w:val="00BF4184"/>
    <w:rsid w:val="00C0601E"/>
    <w:rsid w:val="00C10187"/>
    <w:rsid w:val="00C258DE"/>
    <w:rsid w:val="00C31D30"/>
    <w:rsid w:val="00C32C5C"/>
    <w:rsid w:val="00C370BD"/>
    <w:rsid w:val="00C778B9"/>
    <w:rsid w:val="00C82288"/>
    <w:rsid w:val="00C84B25"/>
    <w:rsid w:val="00C97C01"/>
    <w:rsid w:val="00CB10EB"/>
    <w:rsid w:val="00CC7D23"/>
    <w:rsid w:val="00CD09A1"/>
    <w:rsid w:val="00CD6E39"/>
    <w:rsid w:val="00CF2711"/>
    <w:rsid w:val="00CF6E91"/>
    <w:rsid w:val="00D1460A"/>
    <w:rsid w:val="00D151D3"/>
    <w:rsid w:val="00D30337"/>
    <w:rsid w:val="00D343E0"/>
    <w:rsid w:val="00D36A91"/>
    <w:rsid w:val="00D4402E"/>
    <w:rsid w:val="00D4605E"/>
    <w:rsid w:val="00D73CF9"/>
    <w:rsid w:val="00D85B68"/>
    <w:rsid w:val="00DF5FC3"/>
    <w:rsid w:val="00E13C7B"/>
    <w:rsid w:val="00E258A7"/>
    <w:rsid w:val="00E5526D"/>
    <w:rsid w:val="00E6004D"/>
    <w:rsid w:val="00E718C9"/>
    <w:rsid w:val="00E76E2A"/>
    <w:rsid w:val="00E81978"/>
    <w:rsid w:val="00E93155"/>
    <w:rsid w:val="00E96000"/>
    <w:rsid w:val="00E979DD"/>
    <w:rsid w:val="00E97C23"/>
    <w:rsid w:val="00EC2620"/>
    <w:rsid w:val="00EC34BA"/>
    <w:rsid w:val="00EC3ACE"/>
    <w:rsid w:val="00EC54AC"/>
    <w:rsid w:val="00EC54E4"/>
    <w:rsid w:val="00EE5314"/>
    <w:rsid w:val="00F36130"/>
    <w:rsid w:val="00F379B7"/>
    <w:rsid w:val="00F525FA"/>
    <w:rsid w:val="00F66B7B"/>
    <w:rsid w:val="00F805B1"/>
    <w:rsid w:val="00F80872"/>
    <w:rsid w:val="00F82768"/>
    <w:rsid w:val="00FC553F"/>
    <w:rsid w:val="00FD1D78"/>
    <w:rsid w:val="00FD5294"/>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E1277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7F5A95"/>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123</Words>
  <Characters>6407</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08T13:35:00Z</dcterms:created>
  <dcterms:modified xsi:type="dcterms:W3CDTF">2019-10-14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cp5cltz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